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99AFB2B" w14:textId="77777777" w:rsidR="00062A33" w:rsidRDefault="00062A33" w:rsidP="00062A33">
      <w:pPr>
        <w:rPr>
          <w:lang w:val="en-US"/>
        </w:rPr>
      </w:pPr>
      <w:r>
        <w:rPr>
          <w:lang w:val="en-US"/>
        </w:rPr>
        <w:t>This is the thesis I am writing in Microsoft Word now. Notice that I have installed the Zotero plugin here in Word.</w:t>
      </w:r>
    </w:p>
    <w:p w14:paraId="79A28300" w14:textId="77777777" w:rsidR="00062A33" w:rsidRDefault="00062A33" w:rsidP="00062A33">
      <w:pPr>
        <w:rPr>
          <w:lang w:val="en-US"/>
        </w:rPr>
      </w:pPr>
      <w:r>
        <w:rPr>
          <w:lang w:val="en-US"/>
        </w:rPr>
        <w:t>Now I want to insert a reference to this great paper we found on the web.</w:t>
      </w:r>
    </w:p>
    <w:p w14:paraId="6A8883CB" w14:textId="77777777" w:rsidR="00062A33" w:rsidRDefault="00062A33" w:rsidP="00062A33">
      <w:pPr>
        <w:rPr>
          <w:lang w:val="en-US"/>
        </w:rPr>
      </w:pPr>
      <w:r>
        <w:rPr>
          <w:lang w:val="en-US"/>
        </w:rPr>
        <w:t>First, we must have saved this reference to Zotero (see previous gif on how we did that).</w:t>
      </w:r>
    </w:p>
    <w:p w14:paraId="1234F910" w14:textId="77777777" w:rsidR="00062A33" w:rsidRDefault="00062A33" w:rsidP="00062A33">
      <w:pPr>
        <w:rPr>
          <w:lang w:val="en-US"/>
        </w:rPr>
      </w:pPr>
      <w:r>
        <w:rPr>
          <w:lang w:val="en-US"/>
        </w:rPr>
        <w:t>Second, we must have Zotero currently opened on our computer.</w:t>
      </w:r>
    </w:p>
    <w:p w14:paraId="15438706" w14:textId="724089A9" w:rsidR="00062A33" w:rsidRDefault="00062A33" w:rsidP="00062A33">
      <w:pPr>
        <w:rPr>
          <w:lang w:val="en-US"/>
        </w:rPr>
      </w:pPr>
      <w:r>
        <w:rPr>
          <w:lang w:val="en-US"/>
        </w:rPr>
        <w:t xml:space="preserve">Now, to insert this reference here we do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ZOTERO_ITEM CSL_CITATION {"citationID":"8qnSaGti","properties":{"formattedCitation":"(Levallois, 2010)","plainCitation":"(Levallois, 2010)","noteIndex":0},"citationItems":[{"id":13,"uris":["http://zotero.org/users/11291/items/6F3QA37B"],"itemData":{"id":13,"type":"article-journal","container-title":"Ecological Economics","page":"2271-2278","title":"Can de-growth be considered a policy option? A historical note on Nicholas Georgescu-Roegen and the Club of Rome","volume":"69","author":[{"family":"Levallois","given":"Clement"}],"issued":{"date-parts":[["2010"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Pr="00062A33">
        <w:rPr>
          <w:rFonts w:ascii="Calibri" w:hAnsi="Calibri" w:cs="Calibri"/>
          <w:lang w:val="en-US"/>
        </w:rPr>
        <w:t>(Levallois, 2010)</w:t>
      </w:r>
      <w:r>
        <w:rPr>
          <w:lang w:val="en-US"/>
        </w:rPr>
        <w:fldChar w:fldCharType="end"/>
      </w:r>
    </w:p>
    <w:p w14:paraId="25F5B275" w14:textId="4F73D70A" w:rsidR="00E008FB" w:rsidRDefault="00062A33">
      <w:pPr>
        <w:rPr>
          <w:lang w:val="en-US"/>
        </w:rPr>
      </w:pPr>
      <w:r>
        <w:rPr>
          <w:lang w:val="en-US"/>
        </w:rPr>
        <w:t>As you see the reference is inserted.</w:t>
      </w:r>
    </w:p>
    <w:p w14:paraId="2A0D6B25" w14:textId="75CC989A" w:rsidR="00062A33" w:rsidRDefault="00062A33">
      <w:pPr>
        <w:rPr>
          <w:lang w:val="en-US"/>
        </w:rPr>
      </w:pPr>
      <w:r>
        <w:rPr>
          <w:lang w:val="en-US"/>
        </w:rPr>
        <w:t>Go to the next gif to see how to insert a bibliopgraphy!</w:t>
      </w:r>
    </w:p>
    <w:p w14:paraId="450732D2" w14:textId="40358B44" w:rsidR="0098095E" w:rsidRDefault="0098095E">
      <w:pPr>
        <w:rPr>
          <w:lang w:val="en-US"/>
        </w:rPr>
      </w:pPr>
    </w:p>
    <w:p w14:paraId="612C7589" w14:textId="5D7D2442" w:rsidR="0098095E" w:rsidRDefault="0098095E">
      <w:pPr>
        <w:rPr>
          <w:lang w:val="en-US"/>
        </w:rPr>
      </w:pPr>
      <w:r>
        <w:rPr>
          <w:lang w:val="en-US"/>
        </w:rPr>
        <w:t xml:space="preserve">Now let’s continue writing our dissertation, and we add another reference here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ZOTERO_ITEM CSL_CITATION {"citationID":"LbrZstwS","properties":{"formattedCitation":"(Glimcher, 2010)","plainCitation":"(Glimcher, 2010)","noteIndex":0},"citationItems":[{"id":73,"uris":["http://zotero.org/users/11291/items/CVPBQ4Z5"],"itemData":{"id":73,"type":"book","event-place":"Oxford","publisher":"Oxford University Press","publisher-place":"Oxford","title":"Foundations of Neuroeconomic Analysis","author":[{"family":"Glimcher","given":"Paul W."}],"issued":{"date-parts":[["2010"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Pr="0098095E">
        <w:rPr>
          <w:rFonts w:ascii="Calibri" w:hAnsi="Calibri" w:cs="Calibri"/>
          <w:lang w:val="en-US"/>
        </w:rPr>
        <w:t>(Glimcher, 2010)</w:t>
      </w:r>
      <w:r>
        <w:rPr>
          <w:lang w:val="en-US"/>
        </w:rPr>
        <w:fldChar w:fldCharType="end"/>
      </w:r>
      <w:r>
        <w:rPr>
          <w:lang w:val="en-US"/>
        </w:rPr>
        <w:t>.</w:t>
      </w:r>
    </w:p>
    <w:p w14:paraId="24E4E287" w14:textId="054B23B6" w:rsidR="0098095E" w:rsidRDefault="0098095E">
      <w:pPr>
        <w:rPr>
          <w:lang w:val="en-US"/>
        </w:rPr>
      </w:pPr>
      <w:r>
        <w:rPr>
          <w:lang w:val="en-US"/>
        </w:rPr>
        <w:t>As you see, the reference is added in the text AND the bibliography below has been automatically updated, in the correct alphabetical order!</w:t>
      </w:r>
    </w:p>
    <w:p w14:paraId="471490B9" w14:textId="7B00F1F4" w:rsidR="0098095E" w:rsidRDefault="0098095E">
      <w:pPr>
        <w:rPr>
          <w:lang w:val="en-US"/>
        </w:rPr>
      </w:pPr>
    </w:p>
    <w:p w14:paraId="2042C5DC" w14:textId="77777777" w:rsidR="0098095E" w:rsidRPr="0098095E" w:rsidRDefault="0098095E" w:rsidP="0098095E">
      <w:pPr>
        <w:pStyle w:val="Bibliography"/>
        <w:rPr>
          <w:rFonts w:ascii="Calibri" w:hAnsi="Calibri" w:cs="Calibri"/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ZOTERO_BIBL {"uncited":[],"omitted":[],"custom":[]} CSL_BIBLIOGRAPHY </w:instrText>
      </w:r>
      <w:r>
        <w:rPr>
          <w:lang w:val="en-US"/>
        </w:rPr>
        <w:fldChar w:fldCharType="separate"/>
      </w:r>
      <w:r w:rsidRPr="0098095E">
        <w:rPr>
          <w:rFonts w:ascii="Calibri" w:hAnsi="Calibri" w:cs="Calibri"/>
          <w:lang w:val="en-US"/>
        </w:rPr>
        <w:t xml:space="preserve">Glimcher, P. W. (2010). </w:t>
      </w:r>
      <w:r w:rsidRPr="0098095E">
        <w:rPr>
          <w:rFonts w:ascii="Calibri" w:hAnsi="Calibri" w:cs="Calibri"/>
          <w:i/>
          <w:iCs/>
          <w:lang w:val="en-US"/>
        </w:rPr>
        <w:t>Foundations of Neuroeconomic Analysis</w:t>
      </w:r>
      <w:r w:rsidRPr="0098095E">
        <w:rPr>
          <w:rFonts w:ascii="Calibri" w:hAnsi="Calibri" w:cs="Calibri"/>
          <w:lang w:val="en-US"/>
        </w:rPr>
        <w:t>. Oxford University Press.</w:t>
      </w:r>
    </w:p>
    <w:p w14:paraId="3CAD428B" w14:textId="77777777" w:rsidR="0098095E" w:rsidRPr="0098095E" w:rsidRDefault="0098095E" w:rsidP="0098095E">
      <w:pPr>
        <w:pStyle w:val="Bibliography"/>
        <w:rPr>
          <w:rFonts w:ascii="Calibri" w:hAnsi="Calibri" w:cs="Calibri"/>
        </w:rPr>
      </w:pPr>
      <w:r w:rsidRPr="0098095E">
        <w:rPr>
          <w:rFonts w:ascii="Calibri" w:hAnsi="Calibri" w:cs="Calibri"/>
          <w:lang w:val="en-US"/>
        </w:rPr>
        <w:t xml:space="preserve">Levallois, C. (2010). Can de-growth be considered a policy option? A historical note on Nicholas Georgescu-Roegen and the Club of Rome. </w:t>
      </w:r>
      <w:r w:rsidRPr="0098095E">
        <w:rPr>
          <w:rFonts w:ascii="Calibri" w:hAnsi="Calibri" w:cs="Calibri"/>
          <w:i/>
          <w:iCs/>
        </w:rPr>
        <w:t>Ecological Economics</w:t>
      </w:r>
      <w:r w:rsidRPr="0098095E">
        <w:rPr>
          <w:rFonts w:ascii="Calibri" w:hAnsi="Calibri" w:cs="Calibri"/>
        </w:rPr>
        <w:t xml:space="preserve">, </w:t>
      </w:r>
      <w:r w:rsidRPr="0098095E">
        <w:rPr>
          <w:rFonts w:ascii="Calibri" w:hAnsi="Calibri" w:cs="Calibri"/>
          <w:i/>
          <w:iCs/>
        </w:rPr>
        <w:t>69</w:t>
      </w:r>
      <w:r w:rsidRPr="0098095E">
        <w:rPr>
          <w:rFonts w:ascii="Calibri" w:hAnsi="Calibri" w:cs="Calibri"/>
        </w:rPr>
        <w:t>, 2271–2278.</w:t>
      </w:r>
    </w:p>
    <w:p w14:paraId="6E4F1B4B" w14:textId="1A79D881" w:rsidR="0098095E" w:rsidRPr="0098095E" w:rsidRDefault="0098095E" w:rsidP="0098095E">
      <w:pPr>
        <w:rPr>
          <w:lang w:val="en-US"/>
        </w:rPr>
      </w:pPr>
      <w:r>
        <w:rPr>
          <w:lang w:val="en-US"/>
        </w:rPr>
        <w:fldChar w:fldCharType="end"/>
      </w:r>
    </w:p>
    <w:sectPr w:rsidR="0098095E" w:rsidRPr="0098095E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6AC578C"/>
    <w:multiLevelType w:val="hybridMultilevel"/>
    <w:tmpl w:val="01FA0EBE"/>
    <w:lvl w:ilvl="0" w:tplc="09B00EE0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62A33"/>
    <w:rsid w:val="00062A33"/>
    <w:rsid w:val="0098095E"/>
    <w:rsid w:val="00A06FFB"/>
    <w:rsid w:val="00E008FB"/>
    <w:rsid w:val="00FE08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45667ED"/>
  <w15:chartTrackingRefBased/>
  <w15:docId w15:val="{0FCF6839-D47B-4336-B7C9-10D973C61FF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62A33"/>
    <w:pPr>
      <w:spacing w:line="256" w:lineRule="auto"/>
    </w:p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8095E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98095E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006283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</TotalTime>
  <Pages>1</Pages>
  <Words>360</Words>
  <Characters>1982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VALLOIS Clément</dc:creator>
  <cp:keywords/>
  <dc:description/>
  <cp:lastModifiedBy>LEVALLOIS Clément</cp:lastModifiedBy>
  <cp:revision>3</cp:revision>
  <dcterms:created xsi:type="dcterms:W3CDTF">2023-06-07T11:56:00Z</dcterms:created>
  <dcterms:modified xsi:type="dcterms:W3CDTF">2023-06-07T12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6"&gt;&lt;session id="rCN4YSyN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